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531CD3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531CD3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531CD3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531CD3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531CD3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BF3901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6A393F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3039B3">
        <w:rPr>
          <w:b/>
          <w:color w:val="000000"/>
          <w:lang w:val="en-CA"/>
        </w:rPr>
        <w:t>0</w:t>
      </w:r>
      <w:r w:rsidR="004F2A5B">
        <w:rPr>
          <w:b/>
          <w:color w:val="000000"/>
          <w:lang w:val="en-CA"/>
        </w:rPr>
        <w:t>8</w:t>
      </w:r>
      <w:r w:rsidR="00531CD3">
        <w:rPr>
          <w:b/>
          <w:color w:val="000000"/>
          <w:lang w:val="en-CA"/>
        </w:rPr>
        <w:t>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531CD3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531CD3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531CD3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531CD3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531CD3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531CD3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531CD3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531CD3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531CD3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531CD3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531CD3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531CD3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531CD3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531CD3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531CD3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531CD3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531CD3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531CD3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531CD3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531CD3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531CD3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531CD3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531CD3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531CD3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531CD3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531CD3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531CD3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531CD3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531CD3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531CD3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531CD3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531CD3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531CD3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531CD3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531CD3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531CD3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531CD3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531CD3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531CD3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531CD3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531CD3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531CD3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531CD3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531CD3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531CD3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531CD3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531CD3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531CD3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531CD3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531CD3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531CD3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531CD3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531CD3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531CD3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531CD3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531CD3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531CD3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531CD3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531CD3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531CD3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531CD3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 xml:space="preserve">, </w:t>
      </w:r>
      <w:proofErr w:type="gramStart"/>
      <w:r>
        <w:rPr>
          <w:lang w:val="en-CA"/>
        </w:rPr>
        <w:t>K.,[</w:t>
      </w:r>
      <w:proofErr w:type="gramEnd"/>
      <w:r>
        <w:rPr>
          <w:lang w:val="en-CA"/>
        </w:rPr>
        <w:t>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 xml:space="preserve">Grossmann, </w:t>
      </w:r>
      <w:proofErr w:type="gramStart"/>
      <w:r w:rsidRPr="00E3749C">
        <w:rPr>
          <w:b/>
          <w:bCs/>
          <w:lang w:val="en-CA"/>
        </w:rPr>
        <w:t>I.</w:t>
      </w:r>
      <w:r>
        <w:rPr>
          <w:lang w:val="en-CA"/>
        </w:rPr>
        <w:t>[</w:t>
      </w:r>
      <w:proofErr w:type="gramEnd"/>
      <w:r>
        <w:rPr>
          <w:lang w:val="en-CA"/>
        </w:rPr>
        <w:t>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08550836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lastRenderedPageBreak/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</w:t>
      </w:r>
      <w:proofErr w:type="spellStart"/>
      <w:r w:rsidRPr="0055428E">
        <w:rPr>
          <w:lang w:val="en-CA"/>
        </w:rPr>
        <w:t>Trodd</w:t>
      </w:r>
      <w:proofErr w:type="spellEnd"/>
      <w:r w:rsidRPr="0055428E">
        <w:rPr>
          <w:lang w:val="en-CA"/>
        </w:rPr>
        <w:t xml:space="preserve">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7C80B5EA" w14:textId="77A0EAC9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bookmarkStart w:id="17" w:name="_Hlk206080411"/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3F5C5631" w:rsidR="00E917D1" w:rsidRPr="004131D3" w:rsidRDefault="00E917D1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 xml:space="preserve">(in press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proofErr w:type="gramStart"/>
      <w:r w:rsidRPr="004131D3">
        <w:rPr>
          <w:i/>
          <w:iCs/>
          <w:lang w:val="de-DE"/>
        </w:rPr>
        <w:t>PNAS Nexus</w:t>
      </w:r>
      <w:proofErr w:type="gramEnd"/>
      <w:r w:rsidRPr="004131D3">
        <w:rPr>
          <w:lang w:val="de-DE"/>
        </w:rPr>
        <w:t xml:space="preserve">. </w:t>
      </w:r>
    </w:p>
    <w:p w14:paraId="525B94B5" w14:textId="77777777" w:rsidR="00E917D1" w:rsidRPr="004131D3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1E24B3F4" w14:textId="77777777" w:rsidR="00F7056B" w:rsidRPr="00F7056B" w:rsidRDefault="00F7056B" w:rsidP="00F7056B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G. B. (</w:t>
      </w:r>
      <w:r>
        <w:rPr>
          <w:lang w:val="en-CA"/>
        </w:rPr>
        <w:t>2025</w:t>
      </w:r>
      <w:r w:rsidRPr="00E3749C">
        <w:rPr>
          <w:lang w:val="en-CA"/>
        </w:rPr>
        <w:t xml:space="preserve">). </w:t>
      </w:r>
      <w:r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Pr="000F1847">
        <w:rPr>
          <w:i/>
          <w:iCs/>
          <w:lang w:val="en-CA"/>
        </w:rPr>
        <w:t>Journal of Applied Research in Memory and Cognition</w:t>
      </w:r>
      <w:r>
        <w:rPr>
          <w:i/>
          <w:iCs/>
          <w:lang w:val="en-CA"/>
        </w:rPr>
        <w:t xml:space="preserve">. </w:t>
      </w:r>
      <w:r>
        <w:rPr>
          <w:lang w:val="en-CA"/>
        </w:rPr>
        <w:t xml:space="preserve">[target article]. </w:t>
      </w:r>
      <w:r w:rsidRPr="00F7056B">
        <w:rPr>
          <w:b/>
          <w:bCs/>
          <w:lang w:val="de-DE"/>
        </w:rPr>
        <w:t>(4.60)</w:t>
      </w:r>
    </w:p>
    <w:p w14:paraId="01185B01" w14:textId="77777777" w:rsidR="00F7056B" w:rsidRPr="00F7056B" w:rsidRDefault="00F7056B" w:rsidP="00F7056B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1E67F428" w14:textId="77777777" w:rsidR="00F7056B" w:rsidRPr="00615AAF" w:rsidRDefault="00F7056B" w:rsidP="00F7056B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559DA">
        <w:rPr>
          <w:b/>
          <w:bCs/>
          <w:lang w:val="de-DE"/>
        </w:rPr>
        <w:t>Grossmann, I.,</w:t>
      </w:r>
      <w:r w:rsidRPr="006559DA">
        <w:rPr>
          <w:lang w:val="de-DE"/>
        </w:rPr>
        <w:t xml:space="preserve"> </w:t>
      </w:r>
      <w:proofErr w:type="spellStart"/>
      <w:r w:rsidRPr="006559DA">
        <w:rPr>
          <w:u w:val="single"/>
          <w:lang w:val="de-DE"/>
        </w:rPr>
        <w:t>Kachhiyapatel</w:t>
      </w:r>
      <w:proofErr w:type="spellEnd"/>
      <w:r w:rsidRPr="006559DA">
        <w:rPr>
          <w:u w:val="single"/>
          <w:lang w:val="de-DE"/>
        </w:rPr>
        <w:t>, N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Meyers, E. A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Zhang, H</w:t>
      </w:r>
      <w:r w:rsidRPr="006559DA">
        <w:rPr>
          <w:lang w:val="de-DE"/>
        </w:rPr>
        <w:t xml:space="preserve">., Eibach, R. P. (2025). </w:t>
      </w:r>
      <w:r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50E5E41" w14:textId="77777777" w:rsidR="00F7056B" w:rsidRDefault="00F7056B" w:rsidP="00F7056B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634299AC" w14:textId="77777777" w:rsidR="00F7056B" w:rsidRDefault="00F7056B" w:rsidP="00F7056B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8" w:name="_Hlk203573318"/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>Stich, S., Barrett, H. C., Machery, E. (</w:t>
      </w:r>
      <w:r>
        <w:rPr>
          <w:lang w:val="en-CA"/>
        </w:rPr>
        <w:t>2025</w:t>
      </w:r>
      <w:r w:rsidRPr="009F656A">
        <w:rPr>
          <w:lang w:val="en-CA"/>
        </w:rPr>
        <w:t xml:space="preserve">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8"/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, </w:t>
      </w:r>
      <w:r w:rsidRPr="009D19DD">
        <w:rPr>
          <w:rStyle w:val="Emphasis"/>
          <w:color w:val="000000"/>
          <w:shd w:val="clear" w:color="auto" w:fill="FFFFFF"/>
          <w:lang w:val="en-CA"/>
        </w:rPr>
        <w:t>292</w:t>
      </w:r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>(2052)</w:t>
      </w:r>
      <w:r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433EE8">
          <w:rPr>
            <w:rStyle w:val="Hyperlink"/>
            <w:shd w:val="clear" w:color="auto" w:fill="FFFFFF"/>
            <w:lang w:val="en-CA"/>
          </w:rPr>
          <w:t>https://doi.org/10.1098/rspb.2025.1355</w:t>
        </w:r>
      </w:hyperlink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75B3AA30" w14:textId="77777777" w:rsidR="00F7056B" w:rsidRDefault="00F7056B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240E563" w14:textId="1792CC48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5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bookmarkEnd w:id="17"/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3EA90BF1" w14:textId="77777777" w:rsidR="00F7056B" w:rsidRPr="00B01ADD" w:rsidRDefault="00F7056B" w:rsidP="00F7056B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7056B">
        <w:rPr>
          <w:lang w:val="de-DE"/>
        </w:rPr>
        <w:t xml:space="preserve">Eibach, R. R. &amp; </w:t>
      </w:r>
      <w:r w:rsidRPr="00F7056B">
        <w:rPr>
          <w:b/>
          <w:bCs/>
          <w:lang w:val="de-DE"/>
        </w:rPr>
        <w:t>Grossmann, I.</w:t>
      </w:r>
      <w:r w:rsidRPr="00F7056B">
        <w:rPr>
          <w:lang w:val="de-DE"/>
        </w:rPr>
        <w:t xml:space="preserve"> (2025). </w:t>
      </w:r>
      <w:r w:rsidRPr="00FA6789">
        <w:rPr>
          <w:lang w:val="en-CA"/>
        </w:rPr>
        <w:t>Reason</w:t>
      </w:r>
      <w:r>
        <w:rPr>
          <w:lang w:val="en-CA"/>
        </w:rPr>
        <w:t xml:space="preserve">able cognition. </w:t>
      </w:r>
      <w:r>
        <w:rPr>
          <w:i/>
          <w:iCs/>
          <w:lang w:val="en-CA"/>
        </w:rPr>
        <w:t xml:space="preserve">Behavioral and Brain Sciences.  </w:t>
      </w:r>
      <w:r w:rsidRPr="006A393F">
        <w:rPr>
          <w:lang w:val="de-DE"/>
        </w:rPr>
        <w:t>[</w:t>
      </w:r>
      <w:proofErr w:type="spellStart"/>
      <w:r w:rsidRPr="006A393F">
        <w:rPr>
          <w:lang w:val="de-DE"/>
        </w:rPr>
        <w:t>commentary</w:t>
      </w:r>
      <w:proofErr w:type="spellEnd"/>
      <w:r w:rsidRPr="006A393F">
        <w:rPr>
          <w:lang w:val="de-DE"/>
        </w:rPr>
        <w:t xml:space="preserve">]. </w:t>
      </w:r>
      <w:r w:rsidRPr="00B01ADD">
        <w:rPr>
          <w:iCs/>
          <w:lang w:val="de-DE"/>
        </w:rPr>
        <w:t>(</w:t>
      </w:r>
      <w:r w:rsidRPr="00B01ADD">
        <w:rPr>
          <w:b/>
          <w:bCs/>
          <w:iCs/>
          <w:lang w:val="de-DE"/>
        </w:rPr>
        <w:t>14.20</w:t>
      </w:r>
      <w:r w:rsidRPr="00B01ADD">
        <w:rPr>
          <w:iCs/>
          <w:lang w:val="de-DE"/>
        </w:rPr>
        <w:t>)</w:t>
      </w:r>
    </w:p>
    <w:p w14:paraId="75D0B9A8" w14:textId="77777777" w:rsidR="00F7056B" w:rsidRDefault="00F7056B" w:rsidP="0000411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D1705CB" w14:textId="735743CB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F7056B">
        <w:rPr>
          <w:lang w:val="de-DE"/>
        </w:rPr>
        <w:t xml:space="preserve">Peetz, J., </w:t>
      </w:r>
      <w:r w:rsidRPr="00F7056B">
        <w:rPr>
          <w:bCs/>
          <w:u w:val="single"/>
          <w:lang w:val="de-DE"/>
        </w:rPr>
        <w:t>Sullivan, M</w:t>
      </w:r>
      <w:r w:rsidRPr="00F7056B">
        <w:rPr>
          <w:bCs/>
          <w:lang w:val="de-DE"/>
        </w:rPr>
        <w:t xml:space="preserve">., </w:t>
      </w:r>
      <w:r w:rsidRPr="00F7056B">
        <w:rPr>
          <w:bCs/>
          <w:u w:val="single"/>
          <w:lang w:val="de-DE"/>
        </w:rPr>
        <w:t>Davydenko, M</w:t>
      </w:r>
      <w:r w:rsidRPr="00F7056B">
        <w:rPr>
          <w:bCs/>
          <w:lang w:val="de-DE"/>
        </w:rPr>
        <w:t xml:space="preserve">., &amp; </w:t>
      </w:r>
      <w:r w:rsidRPr="00F7056B">
        <w:rPr>
          <w:b/>
          <w:lang w:val="de-DE"/>
        </w:rPr>
        <w:t>Grossmann, I.</w:t>
      </w:r>
      <w:r w:rsidRPr="00F7056B">
        <w:rPr>
          <w:bCs/>
          <w:lang w:val="de-DE"/>
        </w:rPr>
        <w:t xml:space="preserve"> (</w:t>
      </w:r>
      <w:r w:rsidR="00BD0840" w:rsidRPr="00F7056B">
        <w:rPr>
          <w:bCs/>
          <w:lang w:val="de-DE"/>
        </w:rPr>
        <w:t>2025</w:t>
      </w:r>
      <w:r w:rsidRPr="00F7056B">
        <w:rPr>
          <w:bCs/>
          <w:lang w:val="de-DE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 w:rsidR="00504887"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 w:rsidR="00504887"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6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8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9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50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1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2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proofErr w:type="gramStart"/>
      <w:r>
        <w:rPr>
          <w:lang w:val="en-US"/>
        </w:rPr>
        <w:t>m</w:t>
      </w:r>
      <w:r w:rsidRPr="00E3749C">
        <w:rPr>
          <w:lang w:val="en-CA"/>
        </w:rPr>
        <w:t>orally-grounded</w:t>
      </w:r>
      <w:proofErr w:type="gramEnd"/>
      <w:r w:rsidRPr="00E3749C">
        <w:rPr>
          <w:lang w:val="en-CA"/>
        </w:rPr>
        <w:t xml:space="preserve">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3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4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9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5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9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20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 xml:space="preserve">). On the accuracy, media representation, and public perception of </w:t>
      </w:r>
      <w:r w:rsidRPr="00E3749C">
        <w:rPr>
          <w:lang w:val="en-CA"/>
        </w:rPr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1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799"/>
      <w:bookmarkStart w:id="23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3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4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D55E9">
        <w:rPr>
          <w:u w:val="single"/>
          <w:lang w:val="en-CA"/>
        </w:rPr>
        <w:t>Dorfman, A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Oakes, H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Santos, H. C</w:t>
      </w:r>
      <w:r w:rsidRPr="006D55E9">
        <w:rPr>
          <w:lang w:val="en-CA"/>
        </w:rPr>
        <w:t>.</w:t>
      </w:r>
      <w:r w:rsidRPr="006D55E9">
        <w:rPr>
          <w:b/>
          <w:lang w:val="en-CA"/>
        </w:rPr>
        <w:t xml:space="preserve"> &amp; Grossmann, I.</w:t>
      </w:r>
      <w:r w:rsidRPr="006D55E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5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6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6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7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CD3">
        <w:rPr>
          <w:b/>
          <w:lang w:val="en-CA"/>
        </w:rPr>
        <w:t>Grossmann, I</w:t>
      </w:r>
      <w:r w:rsidRPr="00531CD3">
        <w:rPr>
          <w:lang w:val="en-CA"/>
        </w:rPr>
        <w:t xml:space="preserve">., Eibach, R. P., </w:t>
      </w:r>
      <w:r w:rsidRPr="00531CD3">
        <w:rPr>
          <w:u w:val="single"/>
          <w:lang w:val="en-CA"/>
        </w:rPr>
        <w:t>Koyama, J</w:t>
      </w:r>
      <w:r w:rsidRPr="00531CD3">
        <w:rPr>
          <w:lang w:val="en-CA"/>
        </w:rPr>
        <w:t>., &amp;</w:t>
      </w:r>
      <w:r w:rsidRPr="00531CD3">
        <w:rPr>
          <w:u w:val="single"/>
          <w:lang w:val="en-CA"/>
        </w:rPr>
        <w:t xml:space="preserve"> Sahi, Q</w:t>
      </w:r>
      <w:r w:rsidRPr="00531CD3">
        <w:rPr>
          <w:lang w:val="en-CA"/>
        </w:rPr>
        <w:t xml:space="preserve">. (2020). </w:t>
      </w:r>
      <w:bookmarkStart w:id="28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8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7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9" w:name="_Hlk84407092"/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9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1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30"/>
    <w:bookmarkEnd w:id="31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2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2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3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3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4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4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5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5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6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6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7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7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8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9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40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8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1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2" w:name="_Hlk61029797"/>
      <w:bookmarkEnd w:id="3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2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40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3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4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46853166"/>
      <w:bookmarkEnd w:id="43"/>
      <w:bookmarkEnd w:id="44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6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6" w:name="_Hlk185433122"/>
      <w:bookmarkStart w:id="47" w:name="_Hlk61029744"/>
      <w:bookmarkStart w:id="48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2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3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6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4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6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7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50" w:name="_Hlk160967959"/>
      <w:bookmarkStart w:id="51" w:name="_Hlk178591733"/>
      <w:bookmarkEnd w:id="48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559DA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5"/>
      <w:bookmarkEnd w:id="50"/>
      <w:bookmarkEnd w:id="51"/>
      <w:tr w:rsidR="004A1DAD" w:rsidRPr="006559DA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6559DA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6559DA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6559DA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6559DA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6559DA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6559DA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6559DA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6559DA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2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4A1DAD" w:rsidRPr="006559DA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6559DA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6559DA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6559DA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6559DA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6559DA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6559DA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6559DA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6559DA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6559DA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6559DA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6559DA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6559DA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lastRenderedPageBreak/>
              <w:t>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3"/>
      <w:tr w:rsidR="004A1DAD" w:rsidRPr="006559DA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6559DA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4"/>
      <w:tr w:rsidR="004A1DAD" w:rsidRPr="006559DA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6559DA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6559DA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6559DA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6559DA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6559DA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6559DA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6559DA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6559DA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5"/>
      <w:tr w:rsidR="004A1DAD" w:rsidRPr="006559DA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6559DA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6559DA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4A1DAD" w:rsidRPr="006559DA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6559DA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2"/>
      <w:tr w:rsidR="004A1DAD" w:rsidRPr="006559DA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6559DA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6559DA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6559DA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6559DA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6559DA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6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4A1DAD" w:rsidRPr="006559DA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6559DA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6559DA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6"/>
      <w:tr w:rsidR="004A1DAD" w:rsidRPr="006559DA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6559DA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6559DA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6559DA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6559DA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6559DA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6559DA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6559DA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6559DA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6559DA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6559DA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6559DA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6559DA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6559DA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6559DA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6559DA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6559DA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6559DA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6559DA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6559DA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6559DA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6559DA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6559DA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6559DA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6559DA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4A1DAD" w:rsidRPr="006559DA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6559DA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6559DA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6559DA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6559DA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6559DA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6559DA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6559DA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6559DA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4A1DAD" w:rsidRPr="006559DA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6559DA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6559DA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6559DA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6559DA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6559DA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6559DA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6559DA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7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8" w:name="_Hlk160968071"/>
      <w:bookmarkStart w:id="59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6559DA" w14:paraId="16A591D6" w14:textId="77777777" w:rsidTr="007F04E1">
        <w:tc>
          <w:tcPr>
            <w:tcW w:w="1080" w:type="dxa"/>
          </w:tcPr>
          <w:bookmarkEnd w:id="58"/>
          <w:bookmarkEnd w:id="59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6559DA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proofErr w:type="spellStart"/>
            <w:r w:rsidRPr="00F42CA0">
              <w:rPr>
                <w:lang w:val="en-CA"/>
              </w:rPr>
              <w:t>JeXed</w:t>
            </w:r>
            <w:proofErr w:type="spellEnd"/>
            <w:r>
              <w:rPr>
                <w:lang w:val="en-CA"/>
              </w:rPr>
              <w:t>, South Africa</w:t>
            </w:r>
          </w:p>
        </w:tc>
      </w:tr>
      <w:tr w:rsidR="00344A89" w:rsidRPr="006559DA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0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6559DA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6559DA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6559DA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6559DA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6559DA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6559DA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6559DA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6559DA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6559DA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6559DA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6559DA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6559DA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6559DA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6559DA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60"/>
      <w:tr w:rsidR="00344A89" w:rsidRPr="006559DA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6559DA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6559DA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6559DA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344A89" w:rsidRPr="006559DA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6559DA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6559DA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6559DA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6559DA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6559DA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6559DA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6559DA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6559DA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1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1"/>
          </w:p>
        </w:tc>
      </w:tr>
      <w:tr w:rsidR="00344A89" w:rsidRPr="006559DA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6559DA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344A89" w:rsidRPr="006559DA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6559DA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6559DA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344A89" w:rsidRPr="006559DA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6559DA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2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2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6559DA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6559DA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6559DA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6559DA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6559DA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6559DA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6559DA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6559DA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6559DA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6559DA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6559DA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6559DA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559DA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3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559DA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3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6559DA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3"/>
      <w:tr w:rsidR="00C705FC" w:rsidRPr="006559DA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559DA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559DA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5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559DA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559DA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4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07651671"/>
      <w:bookmarkStart w:id="66" w:name="_Hlk185431462"/>
      <w:bookmarkStart w:id="67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 xml:space="preserve">Natural </w:t>
      </w:r>
      <w:r w:rsidRPr="004735ED">
        <w:rPr>
          <w:lang w:val="en-CA"/>
        </w:rPr>
        <w:lastRenderedPageBreak/>
        <w:t>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4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8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9" w:name="_Hlk118152001"/>
      <w:bookmarkEnd w:id="65"/>
      <w:bookmarkEnd w:id="68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6"/>
    <w:bookmarkEnd w:id="69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lastRenderedPageBreak/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70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70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7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1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1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2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7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3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3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4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6" w:name="_Hlk63976601"/>
      <w:bookmarkEnd w:id="75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6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7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8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7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8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lastRenderedPageBreak/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lastRenderedPageBreak/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559DA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559DA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559DA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559DA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559DA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559DA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559DA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559DA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559DA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559DA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559DA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559DA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559DA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559DA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559DA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559DA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559DA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9"/>
      <w:tr w:rsidR="00626DD1" w:rsidRPr="006559DA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559DA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559DA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559DA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559DA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559DA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559DA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559DA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559DA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559DA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559DA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559DA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559DA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8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8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559DA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559DA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559DA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559DA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559DA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559DA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6559DA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6559DA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559DA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559DA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559DA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559DA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6559DA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6559DA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559DA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559DA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559DA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559DA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559DA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559DA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559DA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559DA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559DA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3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559DA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559DA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559DA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3"/>
      <w:tr w:rsidR="002D4066" w:rsidRPr="006559DA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559DA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559DA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559DA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559DA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559DA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559DA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559DA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559DA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559DA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559DA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559DA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559DA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559DA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559DA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559DA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559DA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4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559DA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559DA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5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4"/>
      <w:tr w:rsidR="009563C1" w:rsidRPr="006559DA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559DA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559DA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559DA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559DA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559DA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559DA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559DA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559DA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559DA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559DA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559DA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559DA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559DA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559DA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559DA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6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559DA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559DA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559DA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7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6"/>
      <w:tr w:rsidR="007F04E1" w:rsidRPr="006559DA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559DA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559DA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61029988"/>
            <w:bookmarkStart w:id="8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559DA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7"/>
      <w:tr w:rsidR="00621294" w:rsidRPr="006559DA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559DA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8"/>
      <w:tr w:rsidR="00621294" w:rsidRPr="006559DA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559DA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559DA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90"/>
      <w:tr w:rsidR="00490E84" w:rsidRPr="006559DA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559DA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559DA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559DA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559DA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559DA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559DA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559DA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559DA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1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559DA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559DA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1"/>
      <w:bookmarkEnd w:id="92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3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4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6559DA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4"/>
      <w:tr w:rsidR="007F04E1" w:rsidRPr="006559DA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559DA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6559DA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559DA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6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6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6559DA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3"/>
      <w:tr w:rsidR="007F04E1" w:rsidRPr="006559DA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559DA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7" w:name="_Hlk185439366"/>
      <w:bookmarkStart w:id="98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7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6559DA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559DA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559DA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6559DA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559DA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8"/>
      <w:tr w:rsidR="007F04E1" w:rsidRPr="006559DA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00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6559DA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6559DA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559DA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559DA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559DA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559DA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100"/>
      <w:tr w:rsidR="0021759C" w:rsidRPr="006559DA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559DA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559DA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559DA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559DA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1"/>
          </w:p>
        </w:tc>
      </w:tr>
      <w:tr w:rsidR="00387CA1" w:rsidRPr="006559DA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559DA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559DA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559DA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559DA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06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559DA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73"/>
            <w:bookmarkEnd w:id="10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559DA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15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559DA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83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559DA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9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559DA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9" w:name="_Hlk58969721"/>
            <w:bookmarkEnd w:id="10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10"/>
          </w:p>
        </w:tc>
      </w:tr>
      <w:bookmarkEnd w:id="109"/>
      <w:tr w:rsidR="000C5FFA" w:rsidRPr="006559DA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559DA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559DA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559DA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2"/>
          </w:p>
        </w:tc>
      </w:tr>
      <w:tr w:rsidR="000C5FFA" w:rsidRPr="006559DA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559DA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559DA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559DA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559DA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559DA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4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4"/>
          </w:p>
        </w:tc>
      </w:tr>
      <w:tr w:rsidR="000C5FFA" w:rsidRPr="006559DA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6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7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559DA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559DA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8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6"/>
      <w:bookmarkEnd w:id="117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1"/>
      <w:headerReference w:type="default" r:id="rId82"/>
      <w:footerReference w:type="even" r:id="rId83"/>
      <w:footerReference w:type="default" r:id="rId8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D85284B" w14:textId="77777777" w:rsidR="00BB0545" w:rsidRDefault="00BB0545">
      <w:r>
        <w:separator/>
      </w:r>
    </w:p>
  </w:endnote>
  <w:endnote w:type="continuationSeparator" w:id="0">
    <w:p w14:paraId="4738643B" w14:textId="77777777" w:rsidR="00BB0545" w:rsidRDefault="00BB05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ACD28D2" w14:textId="77777777" w:rsidR="00BB0545" w:rsidRDefault="00BB0545">
      <w:r>
        <w:separator/>
      </w:r>
    </w:p>
  </w:footnote>
  <w:footnote w:type="continuationSeparator" w:id="0">
    <w:p w14:paraId="28F3CA27" w14:textId="77777777" w:rsidR="00BB0545" w:rsidRDefault="00BB054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46F07D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4131D3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CD3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59DA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127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9DD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545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A72DB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56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177/13634615241233682" TargetMode="External"/><Relationship Id="rId63" Type="http://schemas.openxmlformats.org/officeDocument/2006/relationships/hyperlink" Target="https://theconversation.com/the-limits-of-expert-judgment-lessons-from-social-science-forecasting-during-the-pandemic-201130" TargetMode="External"/><Relationship Id="rId68" Type="http://schemas.openxmlformats.org/officeDocument/2006/relationships/hyperlink" Target="https://worldaftercovid.info/" TargetMode="External"/><Relationship Id="rId84" Type="http://schemas.openxmlformats.org/officeDocument/2006/relationships/footer" Target="footer2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3758/s13428-024-02441-0" TargetMode="External"/><Relationship Id="rId58" Type="http://schemas.openxmlformats.org/officeDocument/2006/relationships/hyperlink" Target="https://doi.org/10.21428/e2759450.b492816e" TargetMode="External"/><Relationship Id="rId74" Type="http://schemas.openxmlformats.org/officeDocument/2006/relationships/hyperlink" Target="https://www.youtube.com/c/TheStoa" TargetMode="External"/><Relationship Id="rId79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16/j.cognition.2024.105769" TargetMode="External"/><Relationship Id="rId56" Type="http://schemas.openxmlformats.org/officeDocument/2006/relationships/hyperlink" Target="https://dx.doi.org/10.1037/amp0001151" TargetMode="External"/><Relationship Id="rId64" Type="http://schemas.openxmlformats.org/officeDocument/2006/relationships/hyperlink" Target="https://theconversation.com/its-not-stress-thats-killing-us-its-hate-maybe-mindfulness-can-help-171335" TargetMode="External"/><Relationship Id="rId69" Type="http://schemas.openxmlformats.org/officeDocument/2006/relationships/hyperlink" Target="https://blogs.scientificamerican.com/observations/when-reasonable-trumps-rational/" TargetMode="External"/><Relationship Id="rId77" Type="http://schemas.openxmlformats.org/officeDocument/2006/relationships/hyperlink" Target="https://futurescape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16/j.tics.2023.10.005" TargetMode="External"/><Relationship Id="rId72" Type="http://schemas.openxmlformats.org/officeDocument/2006/relationships/hyperlink" Target="https://cancovid.ca/" TargetMode="External"/><Relationship Id="rId80" Type="http://schemas.openxmlformats.org/officeDocument/2006/relationships/hyperlink" Target="https://www.geographyofphilosophy.com/" TargetMode="External"/><Relationship Id="rId85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525/collabra.136883" TargetMode="External"/><Relationship Id="rId59" Type="http://schemas.openxmlformats.org/officeDocument/2006/relationships/hyperlink" Target="http://dx.doi.org/10.4135/9781412956253.n214" TargetMode="External"/><Relationship Id="rId67" Type="http://schemas.openxmlformats.org/officeDocument/2006/relationships/hyperlink" Target="https://theconversation.com/words-of-wisdom-4-tips-from-experts-on-how-to-endure-until-the-covid-19-pandemic-ends-152162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080/1047840X.2023.2172277" TargetMode="External"/><Relationship Id="rId62" Type="http://schemas.openxmlformats.org/officeDocument/2006/relationships/hyperlink" Target="https://theconversation.com/beyond-the-hype-how-ai-could-change-the-game-for-social-science-research-208086" TargetMode="External"/><Relationship Id="rId70" Type="http://schemas.openxmlformats.org/officeDocument/2006/relationships/hyperlink" Target="https://spsp.org/news-center/character-context-blog/can-we-foresee-future-explaining-and-predicting-cultural-change" TargetMode="External"/><Relationship Id="rId75" Type="http://schemas.openxmlformats.org/officeDocument/2006/relationships/hyperlink" Target="https://www.hanoiphilosophyforum.org/" TargetMode="External"/><Relationship Id="rId83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77/09637214241262335" TargetMode="External"/><Relationship Id="rId57" Type="http://schemas.openxmlformats.org/officeDocument/2006/relationships/hyperlink" Target="https://sites.google.com/view/openstatslab/home/one-way-anov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98/rspb.2025.1355" TargetMode="External"/><Relationship Id="rId52" Type="http://schemas.openxmlformats.org/officeDocument/2006/relationships/hyperlink" Target="https://doi.org/10.1038/s41467-024-50294-0" TargetMode="External"/><Relationship Id="rId60" Type="http://schemas.openxmlformats.org/officeDocument/2006/relationships/hyperlink" Target="https://onwisdompodcast.fireside.fm/" TargetMode="External"/><Relationship Id="rId65" Type="http://schemas.openxmlformats.org/officeDocument/2006/relationships/hyperlink" Target="https://greatergood.berkeley.edu/article/item/how_life_could_get_better_or_worse_after_covid" TargetMode="External"/><Relationship Id="rId73" Type="http://schemas.openxmlformats.org/officeDocument/2006/relationships/hyperlink" Target="https://buzzrobot.substack.com/" TargetMode="External"/><Relationship Id="rId78" Type="http://schemas.openxmlformats.org/officeDocument/2006/relationships/hyperlink" Target="https://wisdomsummit.uwaterloo.ca/" TargetMode="External"/><Relationship Id="rId81" Type="http://schemas.openxmlformats.org/officeDocument/2006/relationships/header" Target="header1.xml"/><Relationship Id="rId86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162/opmi_a_00149" TargetMode="External"/><Relationship Id="rId55" Type="http://schemas.openxmlformats.org/officeDocument/2006/relationships/hyperlink" Target="https://doi.org/10.1126/science.adi1778" TargetMode="External"/><Relationship Id="rId76" Type="http://schemas.openxmlformats.org/officeDocument/2006/relationships/hyperlink" Target="https://wiseminds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://www.forbes.com/sites/datafreaks/2015/04/07/why-we-give-great-advice-to-others-but-cant-take-it-ourselves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080/10463283.2025.2500897" TargetMode="External"/><Relationship Id="rId66" Type="http://schemas.openxmlformats.org/officeDocument/2006/relationships/hyperlink" Target="https://foreignpolicy.com/2021/03/18/pandemic-social-science-predictions-wrong/" TargetMode="External"/><Relationship Id="rId61" Type="http://schemas.openxmlformats.org/officeDocument/2006/relationships/hyperlink" Target="https://psyche.co/ideas/wisdom-is-a-virtue-but-how-do-we-judge-if-someone-has-it" TargetMode="External"/><Relationship Id="rId82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3</TotalTime>
  <Pages>43</Pages>
  <Words>18197</Words>
  <Characters>103726</Characters>
  <Application>Microsoft Office Word</Application>
  <DocSecurity>0</DocSecurity>
  <Lines>864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80</cp:revision>
  <cp:lastPrinted>2025-07-05T02:32:00Z</cp:lastPrinted>
  <dcterms:created xsi:type="dcterms:W3CDTF">2024-04-12T17:51:00Z</dcterms:created>
  <dcterms:modified xsi:type="dcterms:W3CDTF">2025-08-14T2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